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C74FD" w:rsidRDefault="008C74FD" w:rsidP="008C74FD">
      <w:pPr>
        <w:jc w:val="center"/>
        <w:rPr>
          <w:b/>
        </w:rPr>
      </w:pPr>
      <w:r>
        <w:rPr>
          <w:b/>
        </w:rPr>
        <w:t>CHAPTER ONE</w:t>
      </w:r>
    </w:p>
    <w:p w:rsidR="009D478B" w:rsidRDefault="001A2C23">
      <w:pPr>
        <w:rPr>
          <w:b/>
        </w:rPr>
      </w:pPr>
      <w:r>
        <w:rPr>
          <w:b/>
        </w:rPr>
        <w:t xml:space="preserve">1.0 </w:t>
      </w:r>
      <w:r w:rsidR="0018077F" w:rsidRPr="0018077F">
        <w:rPr>
          <w:b/>
        </w:rPr>
        <w:t>Introduction</w:t>
      </w:r>
    </w:p>
    <w:p w:rsidR="0018077F" w:rsidRDefault="0018077F">
      <w:r>
        <w:t xml:space="preserve">Soil classification plays a pivotal role in various engineering and environmental applications, influencing decisions ranging from construction site selection to infrastructure design. Traditionally, soil classification relies on manual and time-sensitive methods, often subject to human error. In recent years, the integration of machine learning techniques has provided efficient and accurate alternatives to enhance the soil classification process. This research paper focuses on the utilization of Convolutional Neural Networks (CNNs) and </w:t>
      </w:r>
      <w:proofErr w:type="spellStart"/>
      <w:r>
        <w:t>Adaboost</w:t>
      </w:r>
      <w:proofErr w:type="spellEnd"/>
      <w:r>
        <w:t xml:space="preserve"> algorithms for soil classification, specifically based on the Unified Soil Classification System (USCS).</w:t>
      </w:r>
      <w:r w:rsidR="00F972E6">
        <w:t xml:space="preserve"> </w:t>
      </w:r>
    </w:p>
    <w:p w:rsidR="0018077F" w:rsidRDefault="00BA31E6">
      <w:r>
        <w:t xml:space="preserve">Computer vision is a multidisciplinary field that enables computers to interpret and understand visual information from the world. It seeks to replicate the human visual system’s ability to interpret and make decisions based on visual data. The ultimate goal of computer vision is to develop algorithms and systems that can analyze and make sense of images and videos in a manner similar to human vision. </w:t>
      </w:r>
      <w:r w:rsidR="0018077F">
        <w:t>Convolutional Neural Networks (CNNs) have demonstrated exceptional capabilities</w:t>
      </w:r>
      <w:r w:rsidR="000D528B">
        <w:t xml:space="preserve"> in computer vision tasks</w:t>
      </w:r>
      <w:r>
        <w:t>, particularly image recognition</w:t>
      </w:r>
      <w:r w:rsidRPr="00BA31E6">
        <w:t>. In the context of soil classification, CNNs can be leveraged to extract intricate spatial features from soil images, allowing for robust identification and categorization. The hierarchical architecture of CNNs enables the automatic learning of relevant features, making them well-suited for handling the complex and diverse visual characteristics present in soil samples.</w:t>
      </w:r>
    </w:p>
    <w:p w:rsidR="00BA31E6" w:rsidRDefault="00BA31E6">
      <w:r w:rsidRPr="00BA31E6">
        <w:t xml:space="preserve">Complementing the power of CNNs, the </w:t>
      </w:r>
      <w:proofErr w:type="spellStart"/>
      <w:r w:rsidRPr="00BA31E6">
        <w:t>AdaBoost</w:t>
      </w:r>
      <w:proofErr w:type="spellEnd"/>
      <w:r w:rsidRPr="00BA31E6">
        <w:t xml:space="preserve"> algorithm emerges as an ensemble learning technique that excels in combining the strengths of multiple weak classifiers. By iteratively emphasizing misclassified instances and assigning appropriate weights to classifiers, </w:t>
      </w:r>
      <w:proofErr w:type="spellStart"/>
      <w:r w:rsidRPr="00BA31E6">
        <w:t>AdaBoost</w:t>
      </w:r>
      <w:proofErr w:type="spellEnd"/>
      <w:r w:rsidRPr="00BA31E6">
        <w:t xml:space="preserve"> enhances the overall accuracy of the classification process. In the realm of soil classification, the integration of </w:t>
      </w:r>
      <w:proofErr w:type="spellStart"/>
      <w:r w:rsidRPr="00BA31E6">
        <w:t>AdaBoost</w:t>
      </w:r>
      <w:proofErr w:type="spellEnd"/>
      <w:r w:rsidRPr="00BA31E6">
        <w:t xml:space="preserve"> with CNNs promises a synergistic approach, leveraging the strengths of both methodologies to achieve a more robust and accurate classification of soil types.</w:t>
      </w:r>
    </w:p>
    <w:p w:rsidR="00BA31E6" w:rsidRDefault="00BA31E6">
      <w:r w:rsidRPr="00BA31E6">
        <w:t>The</w:t>
      </w:r>
      <w:r>
        <w:t xml:space="preserve"> specific focus of this study</w:t>
      </w:r>
      <w:r w:rsidRPr="00BA31E6">
        <w:t xml:space="preserve"> lies in the application of CNN and </w:t>
      </w:r>
      <w:proofErr w:type="spellStart"/>
      <w:r w:rsidRPr="00BA31E6">
        <w:t>AdaBoost</w:t>
      </w:r>
      <w:proofErr w:type="spellEnd"/>
      <w:r w:rsidRPr="00BA31E6">
        <w:t xml:space="preserve"> algorithms to classify soils based on the Unified Soil Classification System (USCS). The USCS provides a standardized framework for soil categorization, considering both grain-size distribution and plasticity characteristics. By incorporating machine learning techniques into the USCS framework, we aim to streamline and automate the soil classification process, offering a more efficient and accurate means of categorizing soils for engineering and environmental applications.</w:t>
      </w:r>
    </w:p>
    <w:p w:rsidR="008E2B2D" w:rsidRDefault="001A2C23">
      <w:pPr>
        <w:rPr>
          <w:b/>
        </w:rPr>
      </w:pPr>
      <w:r>
        <w:rPr>
          <w:b/>
        </w:rPr>
        <w:t>1.1</w:t>
      </w:r>
      <w:r w:rsidR="008E2B2D" w:rsidRPr="008E2B2D">
        <w:rPr>
          <w:b/>
        </w:rPr>
        <w:t xml:space="preserve"> Statement of Problem</w:t>
      </w:r>
    </w:p>
    <w:p w:rsidR="00297E02" w:rsidRDefault="00297E02">
      <w:r w:rsidRPr="00297E02">
        <w:t xml:space="preserve">The success of civil engineering projects in </w:t>
      </w:r>
      <w:proofErr w:type="spellStart"/>
      <w:r w:rsidRPr="00297E02">
        <w:t>Nsukka</w:t>
      </w:r>
      <w:proofErr w:type="spellEnd"/>
      <w:r w:rsidRPr="00297E02">
        <w:t>, Nigeria, is severely hampered by the absence of efficient and reliable soil classification methods. Traditional techniques, while established, come with a cascade of detrimental consequences. Inaccurate assessments are pervasive, as visual and laboratory testing often miss crucial soil properties, leading to misclassification and flawed design decisions</w:t>
      </w:r>
      <w:r w:rsidR="0044744F">
        <w:t xml:space="preserve"> </w:t>
      </w:r>
      <w:r w:rsidR="006C5A01">
        <w:fldChar w:fldCharType="begin"/>
      </w:r>
      <w:r w:rsidR="006C5A01">
        <w:instrText xml:space="preserve"> ADDIN ZOTERO_ITEM CSL_CITATION {"citationID":"3nd1I3wz","properties":{"formattedCitation":"(Inazumi et al., 2020)","plainCitation":"(Inazumi et al., 2020)","noteIndex":0},"citationItems":[{"id":3,"uris":["http://zotero.org/users/local/3DojfMEz/items/B3HYGMUR"],"itemData":{"id":3,"type":"article-journal","abstract":"From the perspective of soil engineering, soil is uncertain and heterogeneous. Therefore, if an attempt is made to determine the soil classification of a soil without a precise test, for example, an engineer’s individual judgement is often involved in making the determination based on his/her own experiences. In relation to acquiring vast and varied knowledge which is easily influenced by individual experiences, the purpose of this study is to gather the know-how of engineers and to create a certain index for use in making on-site judgments that are likely to be more inclusive of various data than those of individual engineers. This study discusses the potential of image recognition by artificial intelligence, using a machine learning technique called deep learning, for the purpose of expanding the cases which employ artificial intelligence. Deep learning was performed with a model using a neural network in this study. For three types of soil, namely, clay, sand, and gravel, an AI model was created that was conscious of the practical simplicity of the images used. It was shown that artificial intelligence, along with deep learning, can be applied to soil classification determination by performing simple deep learning with a model using a neural network.","container-title":"Results in Engineering","DOI":"10.1016/j.rineng.2020.100188","ISSN":"2590-1230","journalAbbreviation":"Results in Engineering","page":"100188","source":"ScienceDirect","title":"Artificial intelligence system for supporting soil classification","URL":"https://www.sciencedirect.com/science/article/pii/S2590123020300967","volume":"8","author":[{"family":"Inazumi","given":"Shinya"},{"family":"Intui","given":"Sutasinee"},{"family":"Jotisankasa","given":"Apiniti"},{"family":"Chaiprakaikeow","given":"Susit"},{"family":"Kojima","given":"Kazuhiko"}],"accessed":{"date-parts":[["2024",1,7]]},"issued":{"date-parts":[["2020",12,1]]}}}],"schema":"https://github.com/citation-style-language/schema/raw/master/csl-citation.json"} </w:instrText>
      </w:r>
      <w:r w:rsidR="006C5A01">
        <w:fldChar w:fldCharType="separate"/>
      </w:r>
      <w:r w:rsidR="006C5A01">
        <w:rPr>
          <w:rFonts w:ascii="Calibri" w:hAnsi="Calibri" w:cs="Calibri"/>
        </w:rPr>
        <w:t>(</w:t>
      </w:r>
      <w:r w:rsidR="006C5A01" w:rsidRPr="006C5A01">
        <w:rPr>
          <w:rFonts w:ascii="Calibri" w:hAnsi="Calibri" w:cs="Calibri"/>
        </w:rPr>
        <w:t>Jiménez et al., 2020)</w:t>
      </w:r>
      <w:r w:rsidR="006C5A01">
        <w:fldChar w:fldCharType="end"/>
      </w:r>
      <w:r w:rsidRPr="00297E02">
        <w:t>. Furthermore, these methods are inherently time-consuming and resource-intensive, demanding extensive lab tests and expert interpretation, which delay project timelines and inflate costs</w:t>
      </w:r>
      <w:r w:rsidR="00731DD8">
        <w:t xml:space="preserve"> (Abdullah et al., 2018)</w:t>
      </w:r>
      <w:r w:rsidRPr="00297E02">
        <w:t>. To worsen things, the subjectivity and inconsistencies inherent in manual interpretation introduce human bias and discrepancies in classification, ultimately compromising the reliability of design calculations</w:t>
      </w:r>
      <w:r>
        <w:t xml:space="preserve">. </w:t>
      </w:r>
      <w:r w:rsidRPr="00297E02">
        <w:t xml:space="preserve">This research proposes a hybrid model of CNNs and </w:t>
      </w:r>
      <w:proofErr w:type="spellStart"/>
      <w:r w:rsidRPr="00297E02">
        <w:lastRenderedPageBreak/>
        <w:t>AdaBoost</w:t>
      </w:r>
      <w:proofErr w:type="spellEnd"/>
      <w:r w:rsidRPr="00297E02">
        <w:t xml:space="preserve"> to revolutionize soil classification, boosting safety, reducing costs, and promoting sustainable practices.</w:t>
      </w:r>
    </w:p>
    <w:p w:rsidR="001A2C23" w:rsidRDefault="001A2C23">
      <w:pPr>
        <w:rPr>
          <w:b/>
        </w:rPr>
      </w:pPr>
      <w:r w:rsidRPr="001A2C23">
        <w:rPr>
          <w:b/>
        </w:rPr>
        <w:t>1.2 Aim and Objectives</w:t>
      </w:r>
      <w:r>
        <w:rPr>
          <w:b/>
        </w:rPr>
        <w:t xml:space="preserve"> </w:t>
      </w:r>
    </w:p>
    <w:p w:rsidR="00FA7DA4" w:rsidRDefault="00FA7DA4">
      <w:r>
        <w:t>The aim of this work is to develop and implement an image-based classification</w:t>
      </w:r>
      <w:r w:rsidRPr="00FA7DA4">
        <w:t xml:space="preserve"> model consisting of Convolutional Neural Networks (CNNs) and </w:t>
      </w:r>
      <w:proofErr w:type="spellStart"/>
      <w:r w:rsidRPr="00FA7DA4">
        <w:t>AdaBoost</w:t>
      </w:r>
      <w:proofErr w:type="spellEnd"/>
      <w:r w:rsidRPr="00FA7DA4">
        <w:t xml:space="preserve"> to accurately classify soils in </w:t>
      </w:r>
      <w:proofErr w:type="spellStart"/>
      <w:r w:rsidRPr="00FA7DA4">
        <w:t>Nsukka</w:t>
      </w:r>
      <w:proofErr w:type="spellEnd"/>
      <w:r w:rsidRPr="00FA7DA4">
        <w:t>, Nigeria, based on the Unified Soil Classi</w:t>
      </w:r>
      <w:r>
        <w:t>fication System (USCS)</w:t>
      </w:r>
      <w:r w:rsidRPr="00FA7DA4">
        <w:t>, significantly improving the efficiency and reliability of soil analysis compared to traditional methods.</w:t>
      </w:r>
    </w:p>
    <w:p w:rsidR="00FA7DA4" w:rsidRDefault="00FA7DA4">
      <w:r>
        <w:t>The obj</w:t>
      </w:r>
      <w:r w:rsidR="00610505">
        <w:t>ectives of this work includes</w:t>
      </w:r>
      <w:r>
        <w:t>:</w:t>
      </w:r>
    </w:p>
    <w:p w:rsidR="00610505" w:rsidRDefault="00610505" w:rsidP="00610505">
      <w:pPr>
        <w:pStyle w:val="ListParagraph"/>
        <w:numPr>
          <w:ilvl w:val="0"/>
          <w:numId w:val="1"/>
        </w:numPr>
      </w:pPr>
      <w:r>
        <w:t xml:space="preserve">Building a high-quality dataset of diverse </w:t>
      </w:r>
      <w:proofErr w:type="spellStart"/>
      <w:r>
        <w:t>Nsukka</w:t>
      </w:r>
      <w:proofErr w:type="spellEnd"/>
      <w:r>
        <w:t xml:space="preserve"> soils, meticulously annotated for USCS classes.</w:t>
      </w:r>
    </w:p>
    <w:p w:rsidR="00FA7DA4" w:rsidRDefault="00610505" w:rsidP="00610505">
      <w:pPr>
        <w:pStyle w:val="ListParagraph"/>
        <w:numPr>
          <w:ilvl w:val="0"/>
          <w:numId w:val="1"/>
        </w:numPr>
      </w:pPr>
      <w:r>
        <w:t>Designing and optimizing the model to excel in accuracy and outperform traditional methods.</w:t>
      </w:r>
    </w:p>
    <w:p w:rsidR="00610505" w:rsidRPr="008C74FD" w:rsidRDefault="00610505" w:rsidP="008C74FD">
      <w:pPr>
        <w:pStyle w:val="ListParagraph"/>
        <w:numPr>
          <w:ilvl w:val="0"/>
          <w:numId w:val="1"/>
        </w:numPr>
      </w:pPr>
      <w:r>
        <w:t>Creating a user-friendly interface for on-site, real-world soil classification with the model.</w:t>
      </w:r>
    </w:p>
    <w:p w:rsidR="001A2C23" w:rsidRDefault="008C74FD">
      <w:pPr>
        <w:rPr>
          <w:b/>
        </w:rPr>
      </w:pPr>
      <w:r>
        <w:rPr>
          <w:b/>
        </w:rPr>
        <w:t>1.3 Significance of Study</w:t>
      </w:r>
    </w:p>
    <w:p w:rsidR="008C74FD" w:rsidRPr="008C74FD" w:rsidRDefault="008C74FD">
      <w:r w:rsidRPr="008C74FD">
        <w:t xml:space="preserve">This study pioneers a groundbreaking image-based revolution in </w:t>
      </w:r>
      <w:proofErr w:type="spellStart"/>
      <w:r w:rsidRPr="008C74FD">
        <w:t>Nsukka's</w:t>
      </w:r>
      <w:proofErr w:type="spellEnd"/>
      <w:r w:rsidRPr="008C74FD">
        <w:t xml:space="preserve"> soil classification by weaving together the potent capabilities of CNN and </w:t>
      </w:r>
      <w:proofErr w:type="spellStart"/>
      <w:r w:rsidRPr="008C74FD">
        <w:t>AdaBoost</w:t>
      </w:r>
      <w:proofErr w:type="spellEnd"/>
      <w:r w:rsidRPr="008C74FD">
        <w:t xml:space="preserve">. This unique fusion unlocks a trifecta of benefits: enhanced accuracy in USCS classifications, streamlined workflows through reduced resource requirements, and a direct path towards sustainable infrastructure development. By eliminating the subjective uncertainties of traditional methods and embracing the power of AI image analysis, this work paves the way for a future where civil engineering in </w:t>
      </w:r>
      <w:proofErr w:type="spellStart"/>
      <w:r w:rsidRPr="008C74FD">
        <w:t>Nsukka</w:t>
      </w:r>
      <w:proofErr w:type="spellEnd"/>
      <w:r w:rsidRPr="008C74FD">
        <w:t xml:space="preserve"> thrives on precision, efficiency, and environmental responsibility.</w:t>
      </w:r>
    </w:p>
    <w:p w:rsidR="001A2C23" w:rsidRDefault="008C74FD">
      <w:pPr>
        <w:rPr>
          <w:b/>
        </w:rPr>
      </w:pPr>
      <w:r>
        <w:rPr>
          <w:b/>
        </w:rPr>
        <w:t>1.4</w:t>
      </w:r>
      <w:r w:rsidR="001A2C23">
        <w:rPr>
          <w:b/>
        </w:rPr>
        <w:t xml:space="preserve"> Limitations of study</w:t>
      </w:r>
    </w:p>
    <w:p w:rsidR="008C74FD" w:rsidRDefault="0044744F">
      <w:r>
        <w:t>Recognizing the limitations of this study is the first step towards overcoming them and paving the way for even more robust and widely-applicable AI-based soil classification systems. These limitations are:</w:t>
      </w:r>
    </w:p>
    <w:p w:rsidR="0044744F" w:rsidRDefault="0044744F" w:rsidP="0044744F">
      <w:pPr>
        <w:pStyle w:val="ListParagraph"/>
        <w:numPr>
          <w:ilvl w:val="0"/>
          <w:numId w:val="2"/>
        </w:numPr>
      </w:pPr>
      <w:r w:rsidRPr="0044744F">
        <w:rPr>
          <w:b/>
        </w:rPr>
        <w:t>Dataset Size and Bias:</w:t>
      </w:r>
      <w:r w:rsidRPr="0044744F">
        <w:t xml:space="preserve"> Limited availability of diverse </w:t>
      </w:r>
      <w:proofErr w:type="spellStart"/>
      <w:r w:rsidRPr="0044744F">
        <w:t>Nsukka</w:t>
      </w:r>
      <w:proofErr w:type="spellEnd"/>
      <w:r w:rsidRPr="0044744F">
        <w:t xml:space="preserve"> soil images could lead to training a model with bias towards certain soil types, affecting generalizability.</w:t>
      </w:r>
    </w:p>
    <w:p w:rsidR="0044744F" w:rsidRDefault="0044744F" w:rsidP="0044744F">
      <w:pPr>
        <w:pStyle w:val="ListParagraph"/>
        <w:numPr>
          <w:ilvl w:val="0"/>
          <w:numId w:val="2"/>
        </w:numPr>
      </w:pPr>
      <w:r w:rsidRPr="0044744F">
        <w:rPr>
          <w:b/>
        </w:rPr>
        <w:t>Overfitting and Generalizability:</w:t>
      </w:r>
      <w:r w:rsidRPr="0044744F">
        <w:t xml:space="preserve"> Training on limited data may lead to overfitting to the specific training set, compromising the model's ability to perform well on unseen soil samples.</w:t>
      </w:r>
    </w:p>
    <w:p w:rsidR="0044744F" w:rsidRPr="0044744F" w:rsidRDefault="0044744F" w:rsidP="0044744F">
      <w:pPr>
        <w:pStyle w:val="ListParagraph"/>
        <w:numPr>
          <w:ilvl w:val="0"/>
          <w:numId w:val="2"/>
        </w:numPr>
      </w:pPr>
      <w:r w:rsidRPr="0044744F">
        <w:rPr>
          <w:b/>
        </w:rPr>
        <w:t>Real-world Environment Variations</w:t>
      </w:r>
      <w:r w:rsidRPr="0044744F">
        <w:t>: Lighting, shadows, and other unpredictable factors in the field could affect image quality and impact model accuracy compared to controlled laboratory settings.</w:t>
      </w:r>
    </w:p>
    <w:p w:rsidR="006C5A01" w:rsidRDefault="006C5A01">
      <w:pPr>
        <w:rPr>
          <w:b/>
        </w:rPr>
      </w:pPr>
      <w:r>
        <w:rPr>
          <w:b/>
        </w:rPr>
        <w:t>References</w:t>
      </w:r>
    </w:p>
    <w:p w:rsidR="006C5A01" w:rsidRDefault="006C5A01" w:rsidP="006C5A01">
      <w:r w:rsidRPr="006C5A01">
        <w:t xml:space="preserve">Jiménez, M. A., Sánchez, M. A., &amp; </w:t>
      </w:r>
      <w:proofErr w:type="spellStart"/>
      <w:r w:rsidRPr="006C5A01">
        <w:t>Török</w:t>
      </w:r>
      <w:proofErr w:type="spellEnd"/>
      <w:r w:rsidRPr="006C5A01">
        <w:t xml:space="preserve">, Á. (2020). Lateritic soils and their engineering behavior: A review. Environmental Earth Sciences, 79(1), 38. </w:t>
      </w:r>
      <w:hyperlink r:id="rId6" w:history="1">
        <w:r w:rsidR="00731DD8" w:rsidRPr="001A7A83">
          <w:rPr>
            <w:rStyle w:val="Hyperlink"/>
          </w:rPr>
          <w:t>https://www.sciencedirect.com/science/article/pii/001379529190056Q/pdf?md5=cf2857320ce72fff56a8653b838077a7&amp;pid=1-s2.0-001379529190056Q-main.pdf</w:t>
        </w:r>
      </w:hyperlink>
    </w:p>
    <w:p w:rsidR="00731DD8" w:rsidRDefault="00731DD8" w:rsidP="006C5A01">
      <w:r w:rsidRPr="00731DD8">
        <w:t xml:space="preserve">Abdullah, W. S., Ismail, F., Omar, N., Abdullah, N., &amp; </w:t>
      </w:r>
      <w:proofErr w:type="spellStart"/>
      <w:r w:rsidRPr="00731DD8">
        <w:t>Sulaiman</w:t>
      </w:r>
      <w:proofErr w:type="spellEnd"/>
      <w:r w:rsidRPr="00731DD8">
        <w:t xml:space="preserve">, N. B. (2018). An integrated approach for automated visual soil classification using decision tree and genetic algorithm. Applied Soft Computing, 71, 306-317. </w:t>
      </w:r>
      <w:hyperlink r:id="rId7" w:history="1">
        <w:r w:rsidRPr="001A7A83">
          <w:rPr>
            <w:rStyle w:val="Hyperlink"/>
          </w:rPr>
          <w:t>https://link.springer.com/article/10.1007/s40747-022-00682-0</w:t>
        </w:r>
      </w:hyperlink>
    </w:p>
    <w:p w:rsidR="00731DD8" w:rsidRPr="006C5A01" w:rsidRDefault="00731DD8" w:rsidP="006C5A01"/>
    <w:p w:rsidR="00297E02" w:rsidRPr="006C5A01" w:rsidRDefault="00297E02"/>
    <w:p w:rsidR="008E2B2D" w:rsidRPr="00297E02" w:rsidRDefault="008E2B2D"/>
    <w:sectPr w:rsidR="008E2B2D" w:rsidRPr="00297E0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2B3AA5"/>
    <w:multiLevelType w:val="hybridMultilevel"/>
    <w:tmpl w:val="3612A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121421"/>
    <w:multiLevelType w:val="hybridMultilevel"/>
    <w:tmpl w:val="B1FA4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51114919">
    <w:abstractNumId w:val="1"/>
  </w:num>
  <w:num w:numId="2" w16cid:durableId="11970438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40"/>
  <w:proofState w:spelling="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E95"/>
    <w:rsid w:val="000D528B"/>
    <w:rsid w:val="001141DC"/>
    <w:rsid w:val="0018077F"/>
    <w:rsid w:val="001A2C23"/>
    <w:rsid w:val="00297E02"/>
    <w:rsid w:val="002C0E95"/>
    <w:rsid w:val="0044744F"/>
    <w:rsid w:val="00610505"/>
    <w:rsid w:val="006C5A01"/>
    <w:rsid w:val="00731DD8"/>
    <w:rsid w:val="008C74FD"/>
    <w:rsid w:val="008E2B2D"/>
    <w:rsid w:val="009D478B"/>
    <w:rsid w:val="00BA31E6"/>
    <w:rsid w:val="00F972E6"/>
    <w:rsid w:val="00FA7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34F6E3-018C-43F8-96D9-9F19B507B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F972E6"/>
  </w:style>
  <w:style w:type="paragraph" w:styleId="ListParagraph">
    <w:name w:val="List Paragraph"/>
    <w:basedOn w:val="Normal"/>
    <w:uiPriority w:val="34"/>
    <w:qFormat/>
    <w:rsid w:val="00610505"/>
    <w:pPr>
      <w:ind w:left="720"/>
      <w:contextualSpacing/>
    </w:pPr>
  </w:style>
  <w:style w:type="character" w:styleId="Hyperlink">
    <w:name w:val="Hyperlink"/>
    <w:basedOn w:val="DefaultParagraphFont"/>
    <w:uiPriority w:val="99"/>
    <w:unhideWhenUsed/>
    <w:rsid w:val="00731DD8"/>
    <w:rPr>
      <w:color w:val="0563C1" w:themeColor="hyperlink"/>
      <w:u w:val="single"/>
    </w:rPr>
  </w:style>
  <w:style w:type="character" w:styleId="FollowedHyperlink">
    <w:name w:val="FollowedHyperlink"/>
    <w:basedOn w:val="DefaultParagraphFont"/>
    <w:uiPriority w:val="99"/>
    <w:semiHidden/>
    <w:unhideWhenUsed/>
    <w:rsid w:val="00731DD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072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hyperlink" Target="https://link.springer.com/article/10.1007/s40747-022-00682-0" TargetMode="Externa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hyperlink" Target="https://www.sciencedirect.com/science/article/pii/001379529190056Q/pdf?md5=cf2857320ce72fff56a8653b838077a7&amp;pid=1-s2.0-001379529190056Q-main.pdf" TargetMode="External" /><Relationship Id="rId5" Type="http://schemas.openxmlformats.org/officeDocument/2006/relationships/webSettings" Target="webSettings.xml" /><Relationship Id="rId4" Type="http://schemas.openxmlformats.org/officeDocument/2006/relationships/settings" Target="settings.xml" /><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B7A50AA6-BB4C-431C-BD4B-D4E2BAA6634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355</Words>
  <Characters>772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tahh</dc:creator>
  <cp:keywords/>
  <dc:description/>
  <cp:lastModifiedBy>udoh chigozie</cp:lastModifiedBy>
  <cp:revision>2</cp:revision>
  <dcterms:created xsi:type="dcterms:W3CDTF">2024-01-21T20:14:00Z</dcterms:created>
  <dcterms:modified xsi:type="dcterms:W3CDTF">2024-01-21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jzgiqb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